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1BA5FAA9" w:rsidR="00282270" w:rsidRDefault="007062E5" w:rsidP="007062E5">
      <w:pPr>
        <w:pStyle w:val="3"/>
      </w:pPr>
      <w:r>
        <w:t>Диффузия</w:t>
      </w:r>
    </w:p>
    <w:p w14:paraId="498DEBD4" w14:textId="71732AF7" w:rsidR="007062E5" w:rsidRDefault="0053439D" w:rsidP="007062E5">
      <w:pPr>
        <w:pStyle w:val="a7"/>
      </w:pPr>
      <w:r>
        <w:t>Если в составе молекул вещества имеется примесь молекул другого типа, и эта примесь в объеме распределена неоднородно (например, примесь вводится искусственно в какой-то точке объема), то из-за хаотического движения молекул примесь начнет стремиться к 3 равномерному пространственному распределению. Возникнет перенос вещества примеси – его диффузия</w:t>
      </w:r>
    </w:p>
    <w:p w14:paraId="6A442723" w14:textId="66487837" w:rsidR="0053439D" w:rsidRPr="0053439D" w:rsidRDefault="0053439D" w:rsidP="007062E5">
      <w:pPr>
        <w:pStyle w:val="a7"/>
        <w:rPr>
          <w:lang w:val="en-US"/>
        </w:rPr>
      </w:pPr>
    </w:p>
    <w:p w14:paraId="64D16C5B" w14:textId="7806F891" w:rsidR="0053439D" w:rsidRDefault="0053439D" w:rsidP="007062E5">
      <w:pPr>
        <w:pStyle w:val="a7"/>
      </w:pPr>
      <w:r>
        <w:t xml:space="preserve">Определяется уравнением </w:t>
      </w:r>
      <w:proofErr w:type="spellStart"/>
      <w:r>
        <w:t>Фик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14A6AB30" w14:textId="615668D6" w:rsidR="0053439D" w:rsidRDefault="0053439D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631F0EC4" w14:textId="6B087ABA" w:rsidR="0053439D" w:rsidRPr="0053439D" w:rsidRDefault="00A46E1B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>
        <w:rPr>
          <w:lang w:val="en-US"/>
        </w:rPr>
        <w:t xml:space="preserve"> - </w:t>
      </w:r>
      <w:proofErr w:type="spellStart"/>
      <w:r w:rsidR="0053439D">
        <w:rPr>
          <w:lang w:val="en-US"/>
        </w:rPr>
        <w:t>dsaf</w:t>
      </w:r>
      <w:proofErr w:type="spellEnd"/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lastRenderedPageBreak/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8"/>
      <w:r w:rsidRPr="00202D85">
        <w:rPr>
          <w:highlight w:val="yellow"/>
        </w:rPr>
        <w:t>координатой</w:t>
      </w:r>
      <w:commentRangeEnd w:id="8"/>
      <w:r w:rsidR="00202D85">
        <w:rPr>
          <w:rStyle w:val="af4"/>
          <w:rFonts w:eastAsia="SimSun" w:cstheme="minorBidi"/>
          <w:color w:val="auto"/>
          <w:lang w:eastAsia="en-US"/>
        </w:rPr>
        <w:commentReference w:id="8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A46E1B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fldSimple w:instr=" SEQ Формула \*ARABIC ">
              <w:r w:rsidR="0053439D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A46E1B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169F682E" w14:textId="52D690CB" w:rsidR="00202D85" w:rsidRPr="00202D85" w:rsidRDefault="00A46E1B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A46E1B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9"/>
      <w:r>
        <w:t>выражение</w:t>
      </w:r>
      <w:commentRangeEnd w:id="9"/>
      <w:r>
        <w:rPr>
          <w:rStyle w:val="af4"/>
          <w:rFonts w:eastAsia="SimSun" w:cstheme="minorBidi"/>
          <w:color w:val="auto"/>
          <w:lang w:eastAsia="en-US"/>
        </w:rPr>
        <w:commentReference w:id="9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19819527" w14:textId="606F3DF0" w:rsidR="000652AC" w:rsidRDefault="00A46E1B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proofErr w:type="spellStart"/>
      <w:r w:rsidR="000652AC">
        <w:t>больцмана</w:t>
      </w:r>
      <w:proofErr w:type="spellEnd"/>
    </w:p>
    <w:p w14:paraId="26A7FD07" w14:textId="6FD70AB5" w:rsidR="00BA6FED" w:rsidRDefault="00BA6FED" w:rsidP="00BA6FED">
      <w:pPr>
        <w:pStyle w:val="3"/>
      </w:pPr>
      <w:r>
        <w:t>Связь с температурой</w:t>
      </w:r>
    </w:p>
    <w:p w14:paraId="4A170483" w14:textId="096C53B9" w:rsidR="00BA6FED" w:rsidRDefault="00BA6FED" w:rsidP="00BA6FED">
      <w:pPr>
        <w:pStyle w:val="a7"/>
        <w:ind w:firstLine="0"/>
      </w:pPr>
      <w:proofErr w:type="spellStart"/>
      <w:r>
        <w:t>Уранение</w:t>
      </w:r>
      <w:proofErr w:type="spellEnd"/>
      <w:r>
        <w:t xml:space="preserve"> </w:t>
      </w:r>
      <w:proofErr w:type="spellStart"/>
      <w:r>
        <w:t>арениуса</w:t>
      </w:r>
      <w:proofErr w:type="spellEnd"/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843980">
        <w:tc>
          <w:tcPr>
            <w:tcW w:w="500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="http://schemas.microsoft.com/office/word/2018/wordml" xmlns:w16cex="http://schemas.microsoft.com/office/word/2018/wordml/cex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A46E1B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fldSimple w:instr=" SEQ Формула \*ARABIC ">
              <w:r w:rsidR="0053439D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A46E1B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A46E1B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A46E1B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0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A46E1B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lastRenderedPageBreak/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lastRenderedPageBreak/>
              <w:t>(</w:t>
            </w:r>
            <w:fldSimple w:instr=" SEQ Формула \*ARABIC ">
              <w:r w:rsidR="0053439D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1"/>
      <w:r>
        <w:t>Оригинальное моделирование</w:t>
      </w:r>
      <w:commentRangeEnd w:id="11"/>
      <w:r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A46E1B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 xml:space="preserve">многофакторной линейной регрессией при ортогональном плане </w:t>
      </w:r>
      <w:r>
        <w:lastRenderedPageBreak/>
        <w:t>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</w:t>
      </w:r>
      <w:r>
        <w:rPr>
          <w:rFonts w:hint="eastAsia"/>
        </w:rPr>
        <w:t>аллельных</w:t>
      </w:r>
      <w:r>
        <w:rPr>
          <w:rFonts w:hint="eastAsia"/>
        </w:rPr>
        <w:t xml:space="preserve"> </w:t>
      </w:r>
      <w:r>
        <w:rPr>
          <w:rFonts w:hint="eastAsia"/>
        </w:rPr>
        <w:t>опытов</w:t>
      </w:r>
      <w:r>
        <w:rPr>
          <w:rFonts w:hint="eastAsia"/>
        </w:rPr>
        <w:t xml:space="preserve"> </w:t>
      </w:r>
      <w:r>
        <w:rPr>
          <w:rFonts w:hint="eastAsia"/>
        </w:rPr>
        <w:t>оце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 xml:space="preserve">. </w:t>
      </w:r>
      <w:r>
        <w:rPr>
          <w:rFonts w:hint="eastAsia"/>
        </w:rPr>
        <w:t>Сопоставление</w:t>
      </w:r>
      <w:r>
        <w:rPr>
          <w:rFonts w:hint="eastAsia"/>
        </w:rPr>
        <w:t xml:space="preserve"> </w:t>
      </w:r>
      <w:r>
        <w:rPr>
          <w:rFonts w:hint="eastAsia"/>
        </w:rPr>
        <w:t>двух</w:t>
      </w:r>
      <w:r>
        <w:rPr>
          <w:rFonts w:hint="eastAsia"/>
        </w:rPr>
        <w:t xml:space="preserve"> </w:t>
      </w:r>
      <w:r>
        <w:rPr>
          <w:rFonts w:hint="eastAsia"/>
        </w:rPr>
        <w:t>дисперсий</w:t>
      </w:r>
      <w:r>
        <w:rPr>
          <w:rFonts w:hint="eastAsia"/>
        </w:rPr>
        <w:t xml:space="preserve"> </w:t>
      </w:r>
      <w:r>
        <w:rPr>
          <w:rFonts w:hint="eastAsia"/>
        </w:rPr>
        <w:t>проводится</w:t>
      </w:r>
      <w:r>
        <w:rPr>
          <w:rFonts w:hint="eastAsia"/>
        </w:rPr>
        <w:t xml:space="preserve"> </w:t>
      </w:r>
      <w:r>
        <w:rPr>
          <w:rFonts w:hint="eastAsia"/>
        </w:rPr>
        <w:t>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0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67ECE7C" w14:textId="382E59B7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зависимость коэффициентов диффузии от температуры в жидкой фазе также подчиняются закону </w:t>
      </w:r>
      <w:proofErr w:type="spellStart"/>
      <w:r>
        <w:rPr>
          <w:color w:val="auto"/>
        </w:rPr>
        <w:t>Арениуса</w:t>
      </w:r>
      <w:proofErr w:type="spellEnd"/>
      <w:r>
        <w:rPr>
          <w:color w:val="auto"/>
        </w:rPr>
        <w:t xml:space="preserve">, </w:t>
      </w:r>
      <w:r w:rsidR="00D8609A">
        <w:rPr>
          <w:color w:val="auto"/>
        </w:rPr>
        <w:t>следовательно,</w:t>
      </w:r>
      <w:r>
        <w:rPr>
          <w:color w:val="auto"/>
        </w:rPr>
        <w:t xml:space="preserve"> можно найти отношения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 xml:space="preserve">при разных мономерах и их концентрациях и температурах. Таким образом были найдены отношения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A46E1B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A46E1B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7351D9F" w14:textId="24F40693" w:rsidR="007862F6" w:rsidRDefault="00A46E1B" w:rsidP="007862F6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7862F6">
        <w:t xml:space="preserve"> – нормировочный коэффициент</w:t>
      </w:r>
      <w:r w:rsidR="007862F6">
        <w:rPr>
          <w:color w:val="auto"/>
        </w:rPr>
        <w:t xml:space="preserve"> </w:t>
      </w:r>
    </w:p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</w:t>
      </w:r>
      <w:proofErr w:type="spellStart"/>
      <w:r>
        <w:t>сПуаз</w:t>
      </w:r>
      <w:proofErr w:type="spellEnd"/>
    </w:p>
    <w:p w14:paraId="062C2DCE" w14:textId="256DE81F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1F957F4A" w14:textId="28B36B68" w:rsidR="0074044A" w:rsidRDefault="0074044A" w:rsidP="007262F8">
      <w:pPr>
        <w:pStyle w:val="a7"/>
        <w:ind w:firstLine="708"/>
        <w:rPr>
          <w:color w:val="auto"/>
        </w:rPr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. 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lastRenderedPageBreak/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начальные колебания </w:t>
      </w:r>
      <w:commentRangeStart w:id="12"/>
      <w:r>
        <w:t xml:space="preserve">температуры и вязкости </w:t>
      </w:r>
      <w:commentRangeEnd w:id="12"/>
      <w:r w:rsidR="00810B5D">
        <w:rPr>
          <w:rStyle w:val="af4"/>
          <w:rFonts w:eastAsia="SimSun" w:cstheme="minorBidi"/>
          <w:color w:val="auto"/>
          <w:lang w:eastAsia="en-US"/>
        </w:rPr>
        <w:commentReference w:id="12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>Временная развертка таких 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lastRenderedPageBreak/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lastRenderedPageBreak/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rPr>
          <w:noProof/>
        </w:rPr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13"/>
      <w:r>
        <w:t xml:space="preserve">формулу </w:t>
      </w:r>
      <w:commentRangeEnd w:id="13"/>
      <w:r>
        <w:rPr>
          <w:rStyle w:val="af4"/>
          <w:rFonts w:eastAsia="SimSun" w:cstheme="minorBidi"/>
          <w:color w:val="auto"/>
          <w:lang w:eastAsia="en-US"/>
        </w:rPr>
        <w:commentReference w:id="13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lastRenderedPageBreak/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7018A7B7" w:rsidR="00C61528" w:rsidRDefault="00C61528" w:rsidP="00C5000C">
      <w:pPr>
        <w:pStyle w:val="a7"/>
      </w:pPr>
      <w:r>
        <w:t xml:space="preserve">Полученные </w:t>
      </w:r>
      <w:commentRangeStart w:id="14"/>
      <w:r>
        <w:t>очищенные</w:t>
      </w:r>
      <w:commentRangeEnd w:id="14"/>
      <w:r w:rsidR="00EF0AE9">
        <w:rPr>
          <w:rStyle w:val="af4"/>
          <w:rFonts w:eastAsia="SimSun" w:cstheme="minorBidi"/>
          <w:color w:val="auto"/>
          <w:lang w:eastAsia="en-US"/>
        </w:rPr>
        <w:commentReference w:id="14"/>
      </w:r>
      <w:r>
        <w:t xml:space="preserve"> данные использовались для аппроксимации </w:t>
      </w:r>
      <w:commentRangeStart w:id="15"/>
      <w:r>
        <w:t xml:space="preserve">формулой </w:t>
      </w:r>
      <w:commentRangeEnd w:id="15"/>
      <w:r w:rsidR="000811A4"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 xml:space="preserve"> с помощью МНК. Проводилась статистическая оценка полученных коэффициентов уравнения регрессии</w:t>
      </w:r>
      <w:r w:rsidR="000811A4">
        <w:t xml:space="preserve">. 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lastRenderedPageBreak/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102468AC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1C6518" w14:textId="461EF00F" w:rsidR="00074D20" w:rsidRDefault="00D40047" w:rsidP="00C5000C">
      <w:pPr>
        <w:pStyle w:val="a7"/>
        <w:rPr>
          <w:lang w:val="en-US"/>
        </w:rPr>
      </w:pPr>
      <w:r>
        <w:t>Результаты для</w:t>
      </w:r>
      <w:r>
        <w:rPr>
          <w:lang w:val="en-US"/>
        </w:rPr>
        <w:t xml:space="preserve"> OCM-2:</w:t>
      </w:r>
    </w:p>
    <w:p w14:paraId="2BEC483E" w14:textId="77777777" w:rsidR="00A46E1B" w:rsidRDefault="00A46E1B" w:rsidP="00C5000C">
      <w:pPr>
        <w:pStyle w:val="a7"/>
        <w:rPr>
          <w:lang w:val="en-US"/>
        </w:rPr>
      </w:pPr>
      <w:bookmarkStart w:id="16" w:name="_GoBack"/>
      <w:bookmarkEnd w:id="16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D40047" w14:paraId="6DAFFF8E" w14:textId="77777777" w:rsidTr="003A5482">
        <w:tc>
          <w:tcPr>
            <w:tcW w:w="5457" w:type="dxa"/>
          </w:tcPr>
          <w:p w14:paraId="721D030E" w14:textId="35E5C882" w:rsidR="00D40047" w:rsidRDefault="00D40047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DACFF95" wp14:editId="3974308E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E0B2C51" w14:textId="2BE7CD8E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6C579E7" wp14:editId="10E29166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3A5482">
        <w:tc>
          <w:tcPr>
            <w:tcW w:w="5457" w:type="dxa"/>
          </w:tcPr>
          <w:p w14:paraId="13EBEC84" w14:textId="7DBA52B8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00446B7" wp14:editId="6F19CDA5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CDD363B" w14:textId="3EDF12BC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EDE9935" wp14:editId="0CA830BE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3A5482">
        <w:tc>
          <w:tcPr>
            <w:tcW w:w="5457" w:type="dxa"/>
          </w:tcPr>
          <w:p w14:paraId="2E1CA9FE" w14:textId="694D552F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C9D93E" wp14:editId="18A01251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CB23D82" w14:textId="515CE5C3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E74493" wp14:editId="0A3EBA56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3A5482">
        <w:tc>
          <w:tcPr>
            <w:tcW w:w="5457" w:type="dxa"/>
          </w:tcPr>
          <w:p w14:paraId="5F3CDF56" w14:textId="04540D93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7996ABD" wp14:editId="43A0A030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D50CFAB" w14:textId="16971F23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9249CC" wp14:editId="0D25E6E9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3A5482">
        <w:tc>
          <w:tcPr>
            <w:tcW w:w="5457" w:type="dxa"/>
          </w:tcPr>
          <w:p w14:paraId="69EBE79E" w14:textId="5A69B179" w:rsidR="00D40047" w:rsidRDefault="00FE77C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CA52FD" wp14:editId="23DE7A32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A218E30" w14:textId="7C86CCBF" w:rsidR="00D40047" w:rsidRDefault="00D40047" w:rsidP="00C5000C">
            <w:pPr>
              <w:pStyle w:val="a7"/>
              <w:ind w:firstLine="0"/>
              <w:rPr>
                <w:lang w:val="en-US"/>
              </w:rPr>
            </w:pPr>
          </w:p>
        </w:tc>
      </w:tr>
    </w:tbl>
    <w:p w14:paraId="57964A18" w14:textId="77777777" w:rsidR="00FE77C4" w:rsidRDefault="00FE77C4" w:rsidP="003A5482">
      <w:pPr>
        <w:pStyle w:val="a7"/>
      </w:pPr>
    </w:p>
    <w:p w14:paraId="51227E30" w14:textId="77777777" w:rsidR="00FE77C4" w:rsidRDefault="00FE77C4" w:rsidP="003A5482">
      <w:pPr>
        <w:pStyle w:val="a7"/>
      </w:pPr>
    </w:p>
    <w:p w14:paraId="1AD9C2E9" w14:textId="1203C96B" w:rsidR="00FE77C4" w:rsidRDefault="00FE77C4" w:rsidP="003A5482">
      <w:pPr>
        <w:pStyle w:val="a7"/>
      </w:pPr>
    </w:p>
    <w:p w14:paraId="6919BE75" w14:textId="6FD8404B" w:rsidR="00FE77C4" w:rsidRDefault="00FE77C4" w:rsidP="003A5482">
      <w:pPr>
        <w:pStyle w:val="a7"/>
      </w:pPr>
    </w:p>
    <w:p w14:paraId="1F49EF2E" w14:textId="0FCA0EB7" w:rsidR="00FE77C4" w:rsidRDefault="00FE77C4" w:rsidP="003A5482">
      <w:pPr>
        <w:pStyle w:val="a7"/>
      </w:pPr>
    </w:p>
    <w:p w14:paraId="01978CE3" w14:textId="39AB4CD3" w:rsidR="00FE77C4" w:rsidRDefault="00FE77C4" w:rsidP="003A5482">
      <w:pPr>
        <w:pStyle w:val="a7"/>
      </w:pPr>
    </w:p>
    <w:p w14:paraId="287D3B77" w14:textId="77777777" w:rsidR="00FE77C4" w:rsidRDefault="00FE77C4" w:rsidP="003A5482">
      <w:pPr>
        <w:pStyle w:val="a7"/>
      </w:pPr>
    </w:p>
    <w:p w14:paraId="3B6A104C" w14:textId="2F1735F1" w:rsidR="003A5482" w:rsidRDefault="003A5482" w:rsidP="003A5482">
      <w:pPr>
        <w:pStyle w:val="a7"/>
        <w:rPr>
          <w:lang w:val="en-US"/>
        </w:rPr>
      </w:pPr>
      <w:r>
        <w:t>Результаты для</w:t>
      </w:r>
      <w:r>
        <w:rPr>
          <w:lang w:val="en-US"/>
        </w:rPr>
        <w:t xml:space="preserve"> 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3A5482" w14:paraId="5D01AE8E" w14:textId="77777777" w:rsidTr="00FE77C4">
        <w:tc>
          <w:tcPr>
            <w:tcW w:w="5457" w:type="dxa"/>
          </w:tcPr>
          <w:p w14:paraId="29A8C1BD" w14:textId="1A46EE96" w:rsidR="003A5482" w:rsidRDefault="003A5482" w:rsidP="003A5482">
            <w:pPr>
              <w:pStyle w:val="af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687FE93" wp14:editId="38C7CDC1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A1D3186" w14:textId="56CC5ECD" w:rsidR="003A5482" w:rsidRDefault="00FE77C4" w:rsidP="003A5482">
            <w:pPr>
              <w:pStyle w:val="af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95DC9D7" wp14:editId="1E154879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5482" w14:paraId="11C29A1F" w14:textId="77777777" w:rsidTr="00FE77C4">
        <w:tc>
          <w:tcPr>
            <w:tcW w:w="5457" w:type="dxa"/>
          </w:tcPr>
          <w:p w14:paraId="2492655D" w14:textId="3F7A6DA0" w:rsidR="003A5482" w:rsidRDefault="003A5482" w:rsidP="003A5482">
            <w:pPr>
              <w:pStyle w:val="af0"/>
              <w:rPr>
                <w:lang w:val="en-US"/>
              </w:rPr>
            </w:pPr>
          </w:p>
        </w:tc>
        <w:tc>
          <w:tcPr>
            <w:tcW w:w="5458" w:type="dxa"/>
          </w:tcPr>
          <w:p w14:paraId="1F476A38" w14:textId="2EF1E581" w:rsidR="003A5482" w:rsidRDefault="003A5482" w:rsidP="003A5482">
            <w:pPr>
              <w:pStyle w:val="af0"/>
              <w:rPr>
                <w:lang w:val="en-US"/>
              </w:rPr>
            </w:pPr>
          </w:p>
        </w:tc>
      </w:tr>
      <w:tr w:rsidR="003A5482" w14:paraId="646D8D96" w14:textId="77777777" w:rsidTr="00FE77C4">
        <w:tc>
          <w:tcPr>
            <w:tcW w:w="5457" w:type="dxa"/>
          </w:tcPr>
          <w:p w14:paraId="719F5E71" w14:textId="38AE1E51" w:rsidR="003A5482" w:rsidRDefault="003A5482" w:rsidP="003A5482">
            <w:pPr>
              <w:pStyle w:val="af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B636A5F" wp14:editId="4EF052CC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F70453" w14:textId="071248C6" w:rsidR="003A5482" w:rsidRDefault="00FE77C4" w:rsidP="003A5482">
            <w:pPr>
              <w:pStyle w:val="af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37E8707" wp14:editId="080F131A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77C4" w14:paraId="2F0F760C" w14:textId="77777777" w:rsidTr="00FE77C4">
        <w:tc>
          <w:tcPr>
            <w:tcW w:w="5457" w:type="dxa"/>
          </w:tcPr>
          <w:p w14:paraId="4028310B" w14:textId="73CC1766" w:rsidR="00FE77C4" w:rsidRDefault="00FE77C4" w:rsidP="003A5482">
            <w:pPr>
              <w:pStyle w:val="af0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7AA8802" wp14:editId="6430B17B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0EE3FB9" w14:textId="02D300A3" w:rsidR="00FE77C4" w:rsidRDefault="00FE77C4" w:rsidP="003A5482">
            <w:pPr>
              <w:pStyle w:val="af0"/>
              <w:rPr>
                <w:noProof/>
              </w:rPr>
            </w:pPr>
          </w:p>
        </w:tc>
      </w:tr>
    </w:tbl>
    <w:p w14:paraId="0051D85D" w14:textId="2E42AC34" w:rsidR="003A5482" w:rsidRPr="003A5482" w:rsidRDefault="003A5482" w:rsidP="003A5482">
      <w:pPr>
        <w:pStyle w:val="a7"/>
      </w:pPr>
      <w:r>
        <w:t>ь</w:t>
      </w:r>
      <w:r w:rsidR="00FE77C4" w:rsidRPr="00FE77C4">
        <w:rPr>
          <w:noProof/>
        </w:rPr>
        <w:t xml:space="preserve"> </w:t>
      </w:r>
    </w:p>
    <w:p w14:paraId="7382B5C2" w14:textId="105133D3" w:rsidR="00D40047" w:rsidRPr="00D40047" w:rsidRDefault="00D40047" w:rsidP="00C5000C">
      <w:pPr>
        <w:pStyle w:val="a7"/>
        <w:rPr>
          <w:lang w:val="en-US"/>
        </w:rPr>
      </w:pPr>
    </w:p>
    <w:p w14:paraId="73A48828" w14:textId="6F7EE1A6" w:rsidR="004554DB" w:rsidRPr="004554DB" w:rsidRDefault="004554DB" w:rsidP="00925AA8">
      <w:pPr>
        <w:pStyle w:val="a7"/>
      </w:pPr>
    </w:p>
    <w:sectPr w:rsidR="004554DB" w:rsidRPr="004554DB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A46E1B" w:rsidRDefault="00A46E1B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HOME" w:date="2023-12-20T17:30:00Z" w:initials="H">
    <w:p w14:paraId="73958E5C" w14:textId="72643EDD" w:rsidR="00A46E1B" w:rsidRPr="00202D85" w:rsidRDefault="00A46E1B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9" w:author="HOME" w:date="2023-12-20T17:47:00Z" w:initials="H">
    <w:p w14:paraId="146E7C58" w14:textId="77777777" w:rsidR="00A46E1B" w:rsidRDefault="00A46E1B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A46E1B" w:rsidRDefault="00A46E1B">
      <w:pPr>
        <w:pStyle w:val="af5"/>
      </w:pPr>
    </w:p>
  </w:comment>
  <w:comment w:id="11" w:author="HOME" w:date="2023-12-20T13:26:00Z" w:initials="H">
    <w:p w14:paraId="253D677B" w14:textId="245EB37C" w:rsidR="00A46E1B" w:rsidRDefault="00A46E1B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12" w:author="STRANGER" w:date="2023-12-25T20:24:00Z" w:initials="S">
    <w:p w14:paraId="760A285F" w14:textId="77777777" w:rsidR="00A46E1B" w:rsidRDefault="00A46E1B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A46E1B" w:rsidRDefault="00A46E1B">
      <w:pPr>
        <w:pStyle w:val="af5"/>
      </w:pPr>
    </w:p>
  </w:comment>
  <w:comment w:id="13" w:author="STRANGER" w:date="2023-12-25T20:55:00Z" w:initials="S">
    <w:p w14:paraId="7FF69D57" w14:textId="35E4F7F7" w:rsidR="00A46E1B" w:rsidRPr="000811A4" w:rsidRDefault="00A46E1B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14" w:author="STRANGER" w:date="2023-12-25T20:58:00Z" w:initials="S">
    <w:p w14:paraId="2B7FADDD" w14:textId="76E759BB" w:rsidR="00A46E1B" w:rsidRPr="00EF0AE9" w:rsidRDefault="00A46E1B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15" w:author="STRANGER" w:date="2023-12-25T20:56:00Z" w:initials="S">
    <w:p w14:paraId="513D31FA" w14:textId="77777777" w:rsidR="00A46E1B" w:rsidRDefault="00A46E1B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A46E1B" w:rsidRDefault="00A46E1B">
      <w:pPr>
        <w:pStyle w:val="af5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73958E5C" w15:done="0"/>
  <w15:commentEx w15:paraId="421E3C3D" w15:done="0"/>
  <w15:commentEx w15:paraId="253D677B" w15:done="0"/>
  <w15:commentEx w15:paraId="36AB6CCE" w15:done="0"/>
  <w15:commentEx w15:paraId="7FF69D57" w15:done="0"/>
  <w15:commentEx w15:paraId="2B7FADDD" w15:done="0"/>
  <w15:commentEx w15:paraId="2EA279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73958E5C" w16cid:durableId="292DA320"/>
  <w16cid:commentId w16cid:paraId="421E3C3D" w16cid:durableId="292DA747"/>
  <w16cid:commentId w16cid:paraId="253D677B" w16cid:durableId="292D69EC"/>
  <w16cid:commentId w16cid:paraId="36AB6CCE" w16cid:durableId="29346385"/>
  <w16cid:commentId w16cid:paraId="7FF69D57" w16cid:durableId="29346AB4"/>
  <w16cid:commentId w16cid:paraId="2B7FADDD" w16cid:durableId="29346B8B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31BD4"/>
    <w:rsid w:val="00140220"/>
    <w:rsid w:val="001579AD"/>
    <w:rsid w:val="00197870"/>
    <w:rsid w:val="001C6E45"/>
    <w:rsid w:val="00202D85"/>
    <w:rsid w:val="0021161D"/>
    <w:rsid w:val="00276558"/>
    <w:rsid w:val="00282270"/>
    <w:rsid w:val="002C52CF"/>
    <w:rsid w:val="003166DD"/>
    <w:rsid w:val="00352266"/>
    <w:rsid w:val="003A5482"/>
    <w:rsid w:val="003B2131"/>
    <w:rsid w:val="003E3C9C"/>
    <w:rsid w:val="003E4B78"/>
    <w:rsid w:val="00431E90"/>
    <w:rsid w:val="00434EB5"/>
    <w:rsid w:val="004554DB"/>
    <w:rsid w:val="004A1A07"/>
    <w:rsid w:val="005211F4"/>
    <w:rsid w:val="0053439D"/>
    <w:rsid w:val="00546D06"/>
    <w:rsid w:val="005723DD"/>
    <w:rsid w:val="005A0B11"/>
    <w:rsid w:val="005C069E"/>
    <w:rsid w:val="006231DF"/>
    <w:rsid w:val="007062E5"/>
    <w:rsid w:val="007262F8"/>
    <w:rsid w:val="0074044A"/>
    <w:rsid w:val="007816BA"/>
    <w:rsid w:val="007862F6"/>
    <w:rsid w:val="007A37FF"/>
    <w:rsid w:val="007B3D80"/>
    <w:rsid w:val="007C466A"/>
    <w:rsid w:val="00810B5D"/>
    <w:rsid w:val="00817910"/>
    <w:rsid w:val="00843980"/>
    <w:rsid w:val="008C57DA"/>
    <w:rsid w:val="008E44BB"/>
    <w:rsid w:val="009136BD"/>
    <w:rsid w:val="00925AA8"/>
    <w:rsid w:val="00973E46"/>
    <w:rsid w:val="00986EA8"/>
    <w:rsid w:val="00A46E1B"/>
    <w:rsid w:val="00A613A9"/>
    <w:rsid w:val="00A735D9"/>
    <w:rsid w:val="00AF2CA7"/>
    <w:rsid w:val="00B14DD4"/>
    <w:rsid w:val="00B3381C"/>
    <w:rsid w:val="00BA6FED"/>
    <w:rsid w:val="00BB3C01"/>
    <w:rsid w:val="00BC6AF7"/>
    <w:rsid w:val="00C03404"/>
    <w:rsid w:val="00C42602"/>
    <w:rsid w:val="00C5000C"/>
    <w:rsid w:val="00C61528"/>
    <w:rsid w:val="00CB4579"/>
    <w:rsid w:val="00CE596B"/>
    <w:rsid w:val="00CF0E89"/>
    <w:rsid w:val="00D21DA6"/>
    <w:rsid w:val="00D25FD3"/>
    <w:rsid w:val="00D27E5F"/>
    <w:rsid w:val="00D40047"/>
    <w:rsid w:val="00D42BB1"/>
    <w:rsid w:val="00D77C3B"/>
    <w:rsid w:val="00D8609A"/>
    <w:rsid w:val="00DD3C0B"/>
    <w:rsid w:val="00E03B4A"/>
    <w:rsid w:val="00E27180"/>
    <w:rsid w:val="00E9658C"/>
    <w:rsid w:val="00EF0AE9"/>
    <w:rsid w:val="00F3277F"/>
    <w:rsid w:val="00F44000"/>
    <w:rsid w:val="00F5543C"/>
    <w:rsid w:val="00FB5A3E"/>
    <w:rsid w:val="00FB7507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21" Type="http://schemas.openxmlformats.org/officeDocument/2006/relationships/image" Target="media/image13.jpeg"/><Relationship Id="rId34" Type="http://schemas.microsoft.com/office/2011/relationships/people" Target="people.xml"/><Relationship Id="rId7" Type="http://schemas.openxmlformats.org/officeDocument/2006/relationships/comments" Target="comment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jpe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glossaryDocument" Target="glossary/document.xml"/><Relationship Id="rId8" Type="http://schemas.microsoft.com/office/2011/relationships/commentsExtended" Target="commentsExtended.xml"/><Relationship Id="rId3" Type="http://schemas.openxmlformats.org/officeDocument/2006/relationships/styles" Target="style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7D69E1"/>
    <w:rsid w:val="007D6BD6"/>
    <w:rsid w:val="008254A4"/>
    <w:rsid w:val="008E54E6"/>
    <w:rsid w:val="00A241C4"/>
    <w:rsid w:val="00CA7B47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CB49F1-FADA-412C-ABDD-E67D814F4C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3</TotalTime>
  <Pages>1</Pages>
  <Words>8912</Words>
  <Characters>50801</Characters>
  <Application>Microsoft Office Word</Application>
  <DocSecurity>0</DocSecurity>
  <Lines>423</Lines>
  <Paragraphs>11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40</cp:revision>
  <dcterms:created xsi:type="dcterms:W3CDTF">2023-12-13T10:20:00Z</dcterms:created>
  <dcterms:modified xsi:type="dcterms:W3CDTF">2023-12-25T18:50:00Z</dcterms:modified>
</cp:coreProperties>
</file>